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43"/>
      </w:tblGrid>
      <w:tr w:rsidR="00974F1C" w:rsidRPr="00A16D9B" w:rsidTr="00821BA2">
        <w:tc>
          <w:tcPr>
            <w:tcW w:w="9350" w:type="dxa"/>
          </w:tcPr>
          <w:p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3154B5" w:rsidRPr="003154B5" w:rsidRDefault="00E313C4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Jony Wong","given":"","non-dropping-particle":"","parse-names":false,"suffix":""}],"id":"ITEM-1","issued":{"date-parts":[["2010"]]},"publisher":"Elex Media Komputindo","publisher-place":"Jakarta","title":"Internet marketing for beginners","type":"book"},"uris":["http://www.mendeley.com/documents/?uuid=db220fb0-c473-4161-af39-710745bf2484"]}],"mendeley":{"formattedCitation":"(Jony Wong, 2010)","plainTextFormattedCitation":"(Jony Wong, 2010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313C4">
              <w:rPr>
                <w:rFonts w:ascii="Times New Roman" w:hAnsi="Times New Roman" w:cs="Times New Roman"/>
                <w:noProof/>
                <w:sz w:val="24"/>
                <w:szCs w:val="24"/>
              </w:rPr>
              <w:t>(Jony Wong, 2010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Pr="004B7994" w:rsidRDefault="00326124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","publisher-place":"Jakarta","title":"Facebook Marketing","type":"book"},"uris":["http://www.mendeley.com/documents/?uuid=22b78d46-9ad8-422d-89d6-04a29d22094b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26124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Helianthusonfri, 2016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uhi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:rsidR="00974F1C" w:rsidRDefault="00326124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Tauhid Nur Azhar dan Bambang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0d303b56-6172-4c8a-b6db-70bfc2d71f0e"]}],"mendeley":{"formattedCitation":"(Trim, 2005)","plainTextFormattedCitation":"(Trim, 2005)","previouslyFormattedCitation":"(Trim, 2005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26124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Trim, 2005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as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:rsidR="00974F1C" w:rsidRPr="00C321C1" w:rsidRDefault="00326124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Issabelee Arradon","given":"","non-dropping-particle":"","parse-names":false,"suffix":""}],"id":"ITEM-1","issued":{"date-parts":[["2014"]]},"publisher":"Kompas","publisher-place":"Jakarta","title":"Aceh, Contoh Penyelesaian Kejahatan Masa Lalu","type":"book"},"uris":["http://www.mendeley.com/documents/?uuid=498d784c-37d5-4715-88ee-fc0cbc756dd6"]}],"mendeley":{"formattedCitation":"(Issabelee Arradon, 2014)","plainTextFormattedCitation":"(Issabelee Arradon, 2014)","previouslyFormattedCitation":"(Issabelee Arradon, 2014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26124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Issabelee Arradon, 2014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Jal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:rsidR="00974F1C" w:rsidRPr="005D70C9" w:rsidRDefault="00326124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Bambang Trim","given":"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854ea951-24e1-42c4-a74b-6e641a2f3599"]}],"mendeley":{"formattedCitation":"(Bambang Trim, 2011)","plainTextFormattedCitation":"(Bambang Trim, 2011)","previouslyFormattedCitation":"(Bambang Trim, 201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26124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Bambang Trim, 2011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bookmarkStart w:id="0" w:name="_GoBack"/>
            <w:bookmarkEnd w:id="0"/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:rsidR="00974F1C" w:rsidRDefault="00326124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bam","given":"","non-dropping-particle":"","parse-names":false,"suffix":""}],"id":"ITEM-1","issued":{"date-parts":[["2011"]]},"publisher":"Tinda Menidina","publisher-place":"solo","title":"Muhammad Effect: Getaran yang dirindukan dan ditakuti","type":"book"},"uris":["http://www.mendeley.com/documents/?uuid=ebdfa05a-d6e8-40a7-8349-327d4e213592"]}],"mendeley":{"formattedCitation":"(bam, 2011)","plainTextFormattedCitation":"(bam, 2011)","previouslyFormattedCitation":"(bam, 201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326124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bam, 2011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154B5" w:rsidRDefault="003154B5"/>
    <w:p w:rsidR="00924DF5" w:rsidRPr="00E313C4" w:rsidRDefault="003154B5" w:rsidP="00E313C4">
      <w:pPr>
        <w:spacing w:line="480" w:lineRule="auto"/>
        <w:rPr>
          <w:rFonts w:ascii="Times New Roman" w:hAnsi="Times New Roman" w:cs="Times New Roman"/>
        </w:rPr>
      </w:pPr>
      <w:r w:rsidRPr="00E313C4">
        <w:rPr>
          <w:rFonts w:ascii="Times New Roman" w:hAnsi="Times New Roman" w:cs="Times New Roman"/>
          <w:lang w:val="id-ID"/>
        </w:rPr>
        <w:t xml:space="preserve">DAFTAR PUSTAKA </w:t>
      </w:r>
    </w:p>
    <w:p w:rsidR="00E313C4" w:rsidRPr="00E313C4" w:rsidRDefault="0032612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E313C4">
        <w:rPr>
          <w:rFonts w:ascii="Times New Roman" w:hAnsi="Times New Roman" w:cs="Times New Roman"/>
          <w:lang w:val="id-ID"/>
        </w:rPr>
        <w:fldChar w:fldCharType="begin" w:fldLock="1"/>
      </w:r>
      <w:r w:rsidRPr="00E313C4">
        <w:rPr>
          <w:rFonts w:ascii="Times New Roman" w:hAnsi="Times New Roman" w:cs="Times New Roman"/>
          <w:lang w:val="id-ID"/>
        </w:rPr>
        <w:instrText xml:space="preserve">ADDIN Mendeley Bibliography CSL_BIBLIOGRAPHY </w:instrText>
      </w:r>
      <w:r w:rsidRPr="00E313C4">
        <w:rPr>
          <w:rFonts w:ascii="Times New Roman" w:hAnsi="Times New Roman" w:cs="Times New Roman"/>
          <w:lang w:val="id-ID"/>
        </w:rPr>
        <w:fldChar w:fldCharType="separate"/>
      </w:r>
      <w:r w:rsidR="00E313C4" w:rsidRPr="00E313C4">
        <w:rPr>
          <w:rFonts w:ascii="Times New Roman" w:hAnsi="Times New Roman" w:cs="Times New Roman"/>
          <w:noProof/>
          <w:szCs w:val="24"/>
        </w:rPr>
        <w:t xml:space="preserve">bam. (2011). </w:t>
      </w:r>
      <w:r w:rsidR="00E313C4" w:rsidRPr="00E313C4">
        <w:rPr>
          <w:rFonts w:ascii="Times New Roman" w:hAnsi="Times New Roman" w:cs="Times New Roman"/>
          <w:i/>
          <w:iCs/>
          <w:noProof/>
          <w:szCs w:val="24"/>
        </w:rPr>
        <w:t>Muhammad Effect: Getaran yang dirindukan dan ditakuti</w:t>
      </w:r>
      <w:r w:rsidR="00E313C4" w:rsidRPr="00E313C4">
        <w:rPr>
          <w:rFonts w:ascii="Times New Roman" w:hAnsi="Times New Roman" w:cs="Times New Roman"/>
          <w:noProof/>
          <w:szCs w:val="24"/>
        </w:rPr>
        <w:t>. Tinda Menidina.</w:t>
      </w:r>
    </w:p>
    <w:p w:rsidR="00E313C4" w:rsidRPr="00E313C4" w:rsidRDefault="00E313C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E313C4">
        <w:rPr>
          <w:rFonts w:ascii="Times New Roman" w:hAnsi="Times New Roman" w:cs="Times New Roman"/>
          <w:noProof/>
          <w:szCs w:val="24"/>
        </w:rPr>
        <w:t xml:space="preserve">Bambang Trim. (2011). </w:t>
      </w:r>
      <w:r w:rsidRPr="00E313C4">
        <w:rPr>
          <w:rFonts w:ascii="Times New Roman" w:hAnsi="Times New Roman" w:cs="Times New Roman"/>
          <w:i/>
          <w:iCs/>
          <w:noProof/>
          <w:szCs w:val="24"/>
        </w:rPr>
        <w:t>The art of Stimulating Idea: Jurus mendulang Ide dan Insaf agar kaya di Jalan Menulis</w:t>
      </w:r>
      <w:r w:rsidRPr="00E313C4">
        <w:rPr>
          <w:rFonts w:ascii="Times New Roman" w:hAnsi="Times New Roman" w:cs="Times New Roman"/>
          <w:noProof/>
          <w:szCs w:val="24"/>
        </w:rPr>
        <w:t>. metagraf.</w:t>
      </w:r>
    </w:p>
    <w:p w:rsidR="00E313C4" w:rsidRPr="00E313C4" w:rsidRDefault="00E313C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E313C4">
        <w:rPr>
          <w:rFonts w:ascii="Times New Roman" w:hAnsi="Times New Roman" w:cs="Times New Roman"/>
          <w:noProof/>
          <w:szCs w:val="24"/>
        </w:rPr>
        <w:t xml:space="preserve">Helianthusonfri, J. (2016). </w:t>
      </w:r>
      <w:r w:rsidRPr="00E313C4">
        <w:rPr>
          <w:rFonts w:ascii="Times New Roman" w:hAnsi="Times New Roman" w:cs="Times New Roman"/>
          <w:i/>
          <w:iCs/>
          <w:noProof/>
          <w:szCs w:val="24"/>
        </w:rPr>
        <w:t>Facebook Marketing</w:t>
      </w:r>
      <w:r w:rsidRPr="00E313C4">
        <w:rPr>
          <w:rFonts w:ascii="Times New Roman" w:hAnsi="Times New Roman" w:cs="Times New Roman"/>
          <w:noProof/>
          <w:szCs w:val="24"/>
        </w:rPr>
        <w:t>. Elex Media Komputindo.</w:t>
      </w:r>
    </w:p>
    <w:p w:rsidR="00E313C4" w:rsidRPr="00E313C4" w:rsidRDefault="00E313C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E313C4">
        <w:rPr>
          <w:rFonts w:ascii="Times New Roman" w:hAnsi="Times New Roman" w:cs="Times New Roman"/>
          <w:noProof/>
          <w:szCs w:val="24"/>
        </w:rPr>
        <w:t xml:space="preserve">Issabelee Arradon. (2014). </w:t>
      </w:r>
      <w:r w:rsidRPr="00E313C4">
        <w:rPr>
          <w:rFonts w:ascii="Times New Roman" w:hAnsi="Times New Roman" w:cs="Times New Roman"/>
          <w:i/>
          <w:iCs/>
          <w:noProof/>
          <w:szCs w:val="24"/>
        </w:rPr>
        <w:t>Aceh, Contoh Penyelesaian Kejahatan Masa Lalu</w:t>
      </w:r>
      <w:r w:rsidRPr="00E313C4">
        <w:rPr>
          <w:rFonts w:ascii="Times New Roman" w:hAnsi="Times New Roman" w:cs="Times New Roman"/>
          <w:noProof/>
          <w:szCs w:val="24"/>
        </w:rPr>
        <w:t>. Kompas.</w:t>
      </w:r>
    </w:p>
    <w:p w:rsidR="00E313C4" w:rsidRPr="00E313C4" w:rsidRDefault="00E313C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E313C4">
        <w:rPr>
          <w:rFonts w:ascii="Times New Roman" w:hAnsi="Times New Roman" w:cs="Times New Roman"/>
          <w:noProof/>
          <w:szCs w:val="24"/>
        </w:rPr>
        <w:t xml:space="preserve">Jony Wong. (2010). </w:t>
      </w:r>
      <w:r w:rsidRPr="00E313C4">
        <w:rPr>
          <w:rFonts w:ascii="Times New Roman" w:hAnsi="Times New Roman" w:cs="Times New Roman"/>
          <w:i/>
          <w:iCs/>
          <w:noProof/>
          <w:szCs w:val="24"/>
        </w:rPr>
        <w:t>Internet marketing for beginners</w:t>
      </w:r>
      <w:r w:rsidRPr="00E313C4">
        <w:rPr>
          <w:rFonts w:ascii="Times New Roman" w:hAnsi="Times New Roman" w:cs="Times New Roman"/>
          <w:noProof/>
          <w:szCs w:val="24"/>
        </w:rPr>
        <w:t>. Elex Media Komputindo.</w:t>
      </w:r>
    </w:p>
    <w:p w:rsidR="00E313C4" w:rsidRPr="00E313C4" w:rsidRDefault="00E313C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E313C4">
        <w:rPr>
          <w:rFonts w:ascii="Times New Roman" w:hAnsi="Times New Roman" w:cs="Times New Roman"/>
          <w:noProof/>
          <w:szCs w:val="24"/>
        </w:rPr>
        <w:t xml:space="preserve">Trim, T. N. A. dan B. (2005). </w:t>
      </w:r>
      <w:r w:rsidRPr="00E313C4">
        <w:rPr>
          <w:rFonts w:ascii="Times New Roman" w:hAnsi="Times New Roman" w:cs="Times New Roman"/>
          <w:i/>
          <w:iCs/>
          <w:noProof/>
          <w:szCs w:val="24"/>
        </w:rPr>
        <w:t>Jangan ke Dokter Lagi: keajaiban sistem imun dan kiat menghalau penyakit</w:t>
      </w:r>
      <w:r w:rsidRPr="00E313C4">
        <w:rPr>
          <w:rFonts w:ascii="Times New Roman" w:hAnsi="Times New Roman" w:cs="Times New Roman"/>
          <w:noProof/>
          <w:szCs w:val="24"/>
        </w:rPr>
        <w:t>. MQ Publishing.</w:t>
      </w:r>
    </w:p>
    <w:p w:rsidR="00326124" w:rsidRPr="003154B5" w:rsidRDefault="00326124" w:rsidP="00E313C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id-ID"/>
        </w:rPr>
      </w:pPr>
      <w:r w:rsidRPr="00E313C4">
        <w:rPr>
          <w:rFonts w:ascii="Times New Roman" w:hAnsi="Times New Roman" w:cs="Times New Roman"/>
          <w:lang w:val="id-ID"/>
        </w:rPr>
        <w:fldChar w:fldCharType="end"/>
      </w:r>
    </w:p>
    <w:sectPr w:rsidR="00326124" w:rsidRPr="003154B5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4F1C"/>
    <w:rsid w:val="0012251A"/>
    <w:rsid w:val="003154B5"/>
    <w:rsid w:val="00326124"/>
    <w:rsid w:val="0042167F"/>
    <w:rsid w:val="00924DF5"/>
    <w:rsid w:val="00974F1C"/>
    <w:rsid w:val="00AA618F"/>
    <w:rsid w:val="00E313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2EF109C-3BCA-454C-8391-D78208F486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46</Words>
  <Characters>539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pic_Epik</dc:creator>
  <cp:lastModifiedBy>Puspita</cp:lastModifiedBy>
  <cp:revision>2</cp:revision>
  <dcterms:created xsi:type="dcterms:W3CDTF">2021-04-29T03:08:00Z</dcterms:created>
  <dcterms:modified xsi:type="dcterms:W3CDTF">2021-04-29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0733df6e-44af-36a8-bf4a-0b7d60638dfd</vt:lpwstr>
  </property>
</Properties>
</file>